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E1511C">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E1511C">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474DCD9" w14:textId="17DB1482" w:rsidR="003773D1" w:rsidRPr="0021366C" w:rsidRDefault="003773D1" w:rsidP="0021366C">
      <w:pPr>
        <w:pStyle w:val="afc"/>
      </w:pPr>
      <w:bookmarkStart w:id="2" w:name="_Toc187744129"/>
      <w:proofErr w:type="gramStart"/>
      <w:r>
        <w:rPr>
          <w:rFonts w:hint="eastAsia"/>
        </w:rPr>
        <w:lastRenderedPageBreak/>
        <w:t>誌</w:t>
      </w:r>
      <w:proofErr w:type="gramEnd"/>
      <w:r>
        <w:rPr>
          <w:rFonts w:hint="eastAsia"/>
        </w:rPr>
        <w:t>謝</w:t>
      </w:r>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6C9E713D"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Pr="00AD4699">
        <w:rPr>
          <w:sz w:val="24"/>
        </w:rPr>
        <w:t>幫忙班上的同學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E1511C">
        <w:rPr>
          <w:rFonts w:hint="eastAsia"/>
          <w:noProof/>
          <w:sz w:val="24"/>
        </w:rPr>
        <w:t>2013</w:t>
      </w:r>
      <w:r w:rsidR="00E1511C">
        <w:rPr>
          <w:rFonts w:hint="eastAsia"/>
          <w:noProof/>
          <w:sz w:val="24"/>
        </w:rPr>
        <w:t>年</w:t>
      </w:r>
      <w:r w:rsidR="00E1511C">
        <w:rPr>
          <w:rFonts w:hint="eastAsia"/>
          <w:noProof/>
          <w:sz w:val="24"/>
        </w:rPr>
        <w:t>6</w:t>
      </w:r>
      <w:r w:rsidR="00E1511C">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1BA15722" w14:textId="77777777" w:rsidR="003773D1" w:rsidRPr="009D5006" w:rsidRDefault="003773D1" w:rsidP="00804A9C">
      <w:pPr>
        <w:ind w:firstLine="480"/>
        <w:jc w:val="right"/>
        <w:rPr>
          <w:sz w:val="24"/>
        </w:rPr>
      </w:pPr>
    </w:p>
    <w:p w14:paraId="3C1AEE41" w14:textId="73B61F06" w:rsidR="00202FED" w:rsidRPr="00DF21BB" w:rsidRDefault="003773D1" w:rsidP="00687A3B">
      <w:pPr>
        <w:ind w:firstLineChars="0" w:firstLine="0"/>
        <w:jc w:val="center"/>
        <w:rPr>
          <w:sz w:val="36"/>
          <w:szCs w:val="32"/>
        </w:rPr>
      </w:pPr>
      <w:r w:rsidRPr="00DF21BB">
        <w:rPr>
          <w:sz w:val="32"/>
        </w:rPr>
        <w:fldChar w:fldCharType="begin"/>
      </w:r>
      <w:r w:rsidRPr="00DF21BB">
        <w:rPr>
          <w:sz w:val="32"/>
        </w:rPr>
        <w:instrText xml:space="preserve"> TITLE  \* MERGEFORMAT </w:instrText>
      </w:r>
      <w:r w:rsidRPr="00DF21BB">
        <w:rPr>
          <w:sz w:val="32"/>
        </w:rPr>
        <w:fldChar w:fldCharType="separate"/>
      </w:r>
      <w:r>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3" w:name="_Toc282369043"/>
      <w:bookmarkStart w:id="4" w:name="_Toc352873086"/>
      <w:bookmarkStart w:id="5" w:name="_Toc357866716"/>
      <w:bookmarkStart w:id="6" w:name="_Toc358205663"/>
      <w:r w:rsidRPr="004E4C6B">
        <w:rPr>
          <w:rFonts w:hint="eastAsia"/>
        </w:rPr>
        <w:t>論文摘要</w:t>
      </w:r>
      <w:bookmarkEnd w:id="3"/>
      <w:bookmarkEnd w:id="4"/>
      <w:bookmarkEnd w:id="5"/>
      <w:bookmarkEnd w:id="6"/>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7" w:name="_Toc357866717"/>
      <w:bookmarkStart w:id="8" w:name="_Toc358205664"/>
      <w:r w:rsidRPr="004E4C6B">
        <w:lastRenderedPageBreak/>
        <w:t>A</w:t>
      </w:r>
      <w:r w:rsidR="00E351E5">
        <w:t>BSTRAC</w:t>
      </w:r>
      <w:bookmarkEnd w:id="7"/>
      <w:bookmarkEnd w:id="8"/>
      <w:r w:rsidR="00E351E5">
        <w:t>T</w:t>
      </w:r>
    </w:p>
    <w:p w14:paraId="370617D0" w14:textId="23C8B9DD" w:rsidR="00781FF4" w:rsidRPr="007C21B5" w:rsidRDefault="00802A3D" w:rsidP="00802A3D">
      <w:pPr>
        <w:ind w:firstLine="480"/>
        <w:rPr>
          <w:sz w:val="22"/>
          <w:szCs w:val="24"/>
        </w:rPr>
      </w:pPr>
      <w:r>
        <w:rPr>
          <w:rFonts w:hint="eastAsia"/>
          <w:sz w:val="24"/>
        </w:rPr>
        <w:t>Th</w:t>
      </w:r>
      <w:r>
        <w:rPr>
          <w:sz w:val="24"/>
        </w:rPr>
        <w:t xml:space="preserve">e implementation of </w:t>
      </w:r>
      <w:r w:rsidRPr="007C21B5">
        <w:rPr>
          <w:sz w:val="24"/>
        </w:rPr>
        <w:t>Electronic Medical Record</w:t>
      </w:r>
      <w:r>
        <w:rPr>
          <w:sz w:val="24"/>
        </w:rPr>
        <w:t xml:space="preserve"> </w:t>
      </w:r>
      <w:r w:rsidRPr="007C21B5">
        <w:rPr>
          <w:sz w:val="24"/>
        </w:rPr>
        <w:t>(EMR)</w:t>
      </w:r>
      <w:r>
        <w:rPr>
          <w:sz w:val="24"/>
        </w:rPr>
        <w:t xml:space="preserve"> data exchange has been practiced by Department of Health for many years in Taiwan</w:t>
      </w:r>
      <w:r w:rsidR="00236CEE" w:rsidRPr="007C21B5">
        <w:rPr>
          <w:sz w:val="24"/>
        </w:rPr>
        <w:t>. The exchange of EMR must be provided through the National Health Insurance Bureau of Virtual Private Network</w:t>
      </w:r>
      <w:r>
        <w:rPr>
          <w:sz w:val="24"/>
        </w:rPr>
        <w:t xml:space="preserve"> </w:t>
      </w:r>
      <w:r w:rsidR="00236CEE" w:rsidRPr="007C21B5">
        <w:rPr>
          <w:sz w:val="24"/>
        </w:rPr>
        <w:t>(VPN) and Department of Health EMR Exchange Center</w:t>
      </w:r>
      <w:r>
        <w:rPr>
          <w:sz w:val="24"/>
        </w:rPr>
        <w:t xml:space="preserve"> </w:t>
      </w:r>
      <w:r w:rsidR="00236CEE" w:rsidRPr="007C21B5">
        <w:rPr>
          <w:sz w:val="24"/>
        </w:rPr>
        <w:t xml:space="preserve">(EEC). </w:t>
      </w:r>
      <w:r>
        <w:rPr>
          <w:sz w:val="24"/>
        </w:rPr>
        <w:t>Physician</w:t>
      </w:r>
      <w:r w:rsidR="00236CEE" w:rsidRPr="007C21B5">
        <w:rPr>
          <w:sz w:val="24"/>
        </w:rPr>
        <w:t xml:space="preserve"> application EMR data access EEC to use when visits, it must to have health insurance card and medical certificate card. Given the current rise of the cloud industry and domestic promote universal health cloud, the exchange of medical information and real-time processing to display has become the trend of the future. After the exchange of EMR, system will facing to show the data of contained in EMR directly. Therefore, this research using announce</w:t>
      </w:r>
      <w:r>
        <w:rPr>
          <w:sz w:val="24"/>
        </w:rPr>
        <w:t>d</w:t>
      </w:r>
      <w:r w:rsidR="00236CEE" w:rsidRPr="007C21B5">
        <w:rPr>
          <w:sz w:val="24"/>
        </w:rPr>
        <w:t xml:space="preserve"> standard documents</w:t>
      </w:r>
      <w:r>
        <w:rPr>
          <w:sz w:val="24"/>
        </w:rPr>
        <w:t>,</w:t>
      </w:r>
      <w:r w:rsidR="00236CEE" w:rsidRPr="007C21B5">
        <w:rPr>
          <w:sz w:val="24"/>
        </w:rPr>
        <w:t xml:space="preserve"> HTML5 technology</w:t>
      </w:r>
      <w:r>
        <w:rPr>
          <w:sz w:val="24"/>
        </w:rPr>
        <w:t>,</w:t>
      </w:r>
      <w:r w:rsidR="00236CEE" w:rsidRPr="007C21B5">
        <w:rPr>
          <w:sz w:val="24"/>
        </w:rPr>
        <w:t xml:space="preserve"> </w:t>
      </w:r>
      <w:r>
        <w:rPr>
          <w:sz w:val="24"/>
        </w:rPr>
        <w:t xml:space="preserve">and </w:t>
      </w:r>
      <w:r w:rsidR="00236CEE" w:rsidRPr="007C21B5">
        <w:rPr>
          <w:sz w:val="24"/>
        </w:rPr>
        <w:t xml:space="preserve">information technology </w:t>
      </w:r>
      <w:r>
        <w:rPr>
          <w:sz w:val="24"/>
        </w:rPr>
        <w:t>&amp;</w:t>
      </w:r>
      <w:r w:rsidR="00236CEE" w:rsidRPr="007C21B5">
        <w:rPr>
          <w:sz w:val="24"/>
        </w:rPr>
        <w:t xml:space="preserve"> services</w:t>
      </w:r>
      <w:r>
        <w:rPr>
          <w:sz w:val="24"/>
        </w:rPr>
        <w:t xml:space="preserve"> </w:t>
      </w:r>
      <w:r w:rsidRPr="00802A3D">
        <w:rPr>
          <w:sz w:val="24"/>
        </w:rPr>
        <w:t>concept</w:t>
      </w:r>
      <w:r>
        <w:rPr>
          <w:sz w:val="24"/>
        </w:rPr>
        <w:t xml:space="preserve"> </w:t>
      </w:r>
      <w:r w:rsidR="00236CEE" w:rsidRPr="007C21B5">
        <w:rPr>
          <w:sz w:val="24"/>
        </w:rPr>
        <w:t xml:space="preserve">to design and made the idea of </w:t>
      </w:r>
      <w:r w:rsidRPr="00802A3D">
        <w:rPr>
          <w:sz w:val="24"/>
        </w:rPr>
        <w:t xml:space="preserve">sustainability </w:t>
      </w:r>
      <w:r w:rsidR="00236CEE" w:rsidRPr="007C21B5">
        <w:rPr>
          <w:sz w:val="24"/>
        </w:rPr>
        <w:t xml:space="preserve">EMR Viewer, </w:t>
      </w:r>
      <w:r>
        <w:rPr>
          <w:sz w:val="24"/>
        </w:rPr>
        <w:t>then</w:t>
      </w:r>
      <w:r w:rsidR="00236CEE" w:rsidRPr="007C21B5">
        <w:rPr>
          <w:sz w:val="24"/>
        </w:rPr>
        <w:t xml:space="preserve"> deploy to th</w:t>
      </w:r>
      <w:r>
        <w:rPr>
          <w:sz w:val="24"/>
        </w:rPr>
        <w:t>e cloud platform to provision</w:t>
      </w:r>
      <w:r w:rsidR="00236CEE" w:rsidRPr="007C21B5">
        <w:rPr>
          <w:sz w:val="24"/>
        </w:rPr>
        <w:t xml:space="preserve"> medical institutions to design their own customized template file to display a variety of EMR leaflets. Use of this research platform to view EMR data only requires three seconds to presented, and significantly reduce</w:t>
      </w:r>
      <w:r>
        <w:rPr>
          <w:sz w:val="24"/>
        </w:rPr>
        <w:t xml:space="preserve"> the latency</w:t>
      </w:r>
      <w:r w:rsidRPr="00802A3D">
        <w:rPr>
          <w:sz w:val="24"/>
        </w:rPr>
        <w:t xml:space="preserve"> of access time of EMR decoding.</w:t>
      </w:r>
      <w:r w:rsidR="00236CEE" w:rsidRPr="007C21B5">
        <w:rPr>
          <w:sz w:val="24"/>
        </w:rPr>
        <w:t xml:space="preserve"> Meanwhile, the system can be convert</w:t>
      </w:r>
      <w:r w:rsidR="00633B62">
        <w:rPr>
          <w:rFonts w:hint="eastAsia"/>
          <w:sz w:val="24"/>
        </w:rPr>
        <w:t>ing</w:t>
      </w:r>
      <w:r w:rsidR="00236CEE" w:rsidRPr="007C21B5">
        <w:rPr>
          <w:sz w:val="24"/>
        </w:rPr>
        <w:t xml:space="preserve">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9" w:name="_Toc352873087"/>
      <w:bookmarkStart w:id="10" w:name="_Toc357866718"/>
      <w:bookmarkStart w:id="11" w:name="_Toc358205665"/>
      <w:r w:rsidRPr="00DF21BB">
        <w:rPr>
          <w:rFonts w:hint="eastAsia"/>
        </w:rPr>
        <w:lastRenderedPageBreak/>
        <w:t>目</w:t>
      </w:r>
      <w:r w:rsidR="00202FED" w:rsidRPr="00DF21BB">
        <w:rPr>
          <w:rFonts w:hint="eastAsia"/>
        </w:rPr>
        <w:t>錄</w:t>
      </w:r>
      <w:bookmarkEnd w:id="9"/>
      <w:bookmarkEnd w:id="10"/>
      <w:bookmarkEnd w:id="11"/>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700C15">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700C15">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700C15">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700C15">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700C15">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700C15">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700C15">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700C15">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700C15">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700C15">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700C15">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700C15">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700C15">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700C15">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700C15">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700C15">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700C15">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700C15">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700C15">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700C15">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700C15">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700C15">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700C15">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700C15">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700C15">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700C15">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700C15">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700C15">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700C15">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700C15">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700C15">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2" w:name="_Toc352873088"/>
      <w:bookmarkStart w:id="13" w:name="_Toc357866719"/>
      <w:bookmarkStart w:id="14" w:name="_Toc358205666"/>
      <w:r w:rsidRPr="00DF21BB">
        <w:rPr>
          <w:rFonts w:hint="eastAsia"/>
        </w:rPr>
        <w:lastRenderedPageBreak/>
        <w:t>圖目錄</w:t>
      </w:r>
      <w:bookmarkEnd w:id="12"/>
      <w:bookmarkEnd w:id="13"/>
      <w:bookmarkEnd w:id="14"/>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700C15">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700C15">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700C15">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700C15">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700C15">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700C15">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700C15">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700C15">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5" w:name="_Toc352873089"/>
      <w:bookmarkStart w:id="16" w:name="_Toc357866720"/>
      <w:bookmarkStart w:id="17" w:name="_Toc358205667"/>
      <w:r w:rsidRPr="00DF21BB">
        <w:rPr>
          <w:rFonts w:hint="eastAsia"/>
        </w:rPr>
        <w:lastRenderedPageBreak/>
        <w:t>表目錄</w:t>
      </w:r>
      <w:bookmarkEnd w:id="15"/>
      <w:bookmarkEnd w:id="16"/>
      <w:bookmarkEnd w:id="17"/>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Default="00DC4F25" w:rsidP="003A0BF2">
      <w:pPr>
        <w:pStyle w:val="1"/>
      </w:pPr>
      <w:bookmarkStart w:id="18" w:name="_Toc352873090"/>
      <w:bookmarkStart w:id="19" w:name="_Toc357866721"/>
      <w:bookmarkStart w:id="20" w:name="_Toc358205668"/>
      <w:r w:rsidRPr="00D92B6D">
        <w:rPr>
          <w:rFonts w:hint="eastAsia"/>
        </w:rPr>
        <w:lastRenderedPageBreak/>
        <w:t>緒論</w:t>
      </w:r>
      <w:bookmarkEnd w:id="18"/>
      <w:bookmarkEnd w:id="19"/>
      <w:bookmarkEnd w:id="20"/>
    </w:p>
    <w:p w14:paraId="53C76F4C" w14:textId="77777777" w:rsidR="00E1511C" w:rsidRPr="00E1511C" w:rsidRDefault="00E1511C" w:rsidP="00E1511C">
      <w:pPr>
        <w:ind w:firstLine="560"/>
        <w:rPr>
          <w:rFonts w:hint="eastAsia"/>
        </w:rPr>
      </w:pPr>
    </w:p>
    <w:p w14:paraId="678AF1C3" w14:textId="1D1C14B9" w:rsidR="00A272BF" w:rsidRPr="00D92B6D" w:rsidRDefault="00DC4F25" w:rsidP="003A0BF2">
      <w:pPr>
        <w:pStyle w:val="2"/>
      </w:pPr>
      <w:bookmarkStart w:id="21" w:name="_Toc352873091"/>
      <w:bookmarkStart w:id="22" w:name="_Toc357866722"/>
      <w:bookmarkStart w:id="23" w:name="_Toc358205669"/>
      <w:r w:rsidRPr="00D92B6D">
        <w:rPr>
          <w:rFonts w:hint="eastAsia"/>
        </w:rPr>
        <w:t>研究背景</w:t>
      </w:r>
      <w:bookmarkEnd w:id="21"/>
      <w:bookmarkEnd w:id="22"/>
      <w:bookmarkEnd w:id="23"/>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4" w:name="_Toc357866723"/>
      <w:bookmarkStart w:id="25" w:name="_Toc358205670"/>
      <w:r w:rsidRPr="00DF21BB">
        <w:t>國內電子病歷推行狀況</w:t>
      </w:r>
      <w:bookmarkEnd w:id="24"/>
      <w:bookmarkEnd w:id="25"/>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6" w:name="_Ref215217635"/>
      <w:bookmarkStart w:id="27"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8" w:name="_Toc352873092"/>
      <w:bookmarkStart w:id="29" w:name="_Toc357866724"/>
      <w:bookmarkStart w:id="30" w:name="_Toc358205671"/>
      <w:r w:rsidRPr="00DF21BB">
        <w:rPr>
          <w:rFonts w:hint="eastAsia"/>
        </w:rPr>
        <w:t>研究動機</w:t>
      </w:r>
      <w:bookmarkEnd w:id="28"/>
      <w:bookmarkEnd w:id="29"/>
      <w:bookmarkEnd w:id="30"/>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1" w:name="_Toc352873093"/>
      <w:bookmarkStart w:id="32" w:name="_Toc357866725"/>
      <w:bookmarkStart w:id="33" w:name="_Toc358205672"/>
      <w:r w:rsidRPr="00DF21BB">
        <w:rPr>
          <w:rFonts w:hint="eastAsia"/>
        </w:rPr>
        <w:lastRenderedPageBreak/>
        <w:t>研究目的</w:t>
      </w:r>
      <w:bookmarkEnd w:id="31"/>
      <w:bookmarkEnd w:id="32"/>
      <w:bookmarkEnd w:id="33"/>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4" w:name="_Toc352873094"/>
      <w:bookmarkStart w:id="35" w:name="_Toc357866726"/>
      <w:bookmarkStart w:id="36" w:name="_Toc358205673"/>
      <w:r w:rsidRPr="00DF21BB">
        <w:rPr>
          <w:rFonts w:hint="eastAsia"/>
        </w:rPr>
        <w:lastRenderedPageBreak/>
        <w:t>文獻探討</w:t>
      </w:r>
      <w:bookmarkEnd w:id="34"/>
      <w:bookmarkEnd w:id="35"/>
      <w:bookmarkEnd w:id="36"/>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7" w:name="_Toc352873095"/>
      <w:bookmarkStart w:id="38" w:name="_Toc357866727"/>
      <w:bookmarkStart w:id="39" w:name="_Toc358205674"/>
      <w:r w:rsidRPr="00DF21BB">
        <w:rPr>
          <w:rFonts w:hint="eastAsia"/>
        </w:rPr>
        <w:t>電子病歷</w:t>
      </w:r>
      <w:bookmarkEnd w:id="37"/>
      <w:bookmarkEnd w:id="38"/>
      <w:bookmarkEnd w:id="39"/>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0" w:name="_Toc352873096"/>
    </w:p>
    <w:bookmarkEnd w:id="40"/>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1" w:name="_Toc357866728"/>
      <w:bookmarkStart w:id="42" w:name="_Toc358205675"/>
      <w:r w:rsidRPr="00DF21BB">
        <w:t>資訊技術與服務</w:t>
      </w:r>
      <w:bookmarkEnd w:id="41"/>
      <w:bookmarkEnd w:id="42"/>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3" w:name="_Toc357866729"/>
      <w:bookmarkStart w:id="44" w:name="_Toc358205676"/>
      <w:r w:rsidRPr="00DF21BB">
        <w:t>基礎構想</w:t>
      </w:r>
      <w:bookmarkEnd w:id="43"/>
      <w:bookmarkEnd w:id="44"/>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5" w:name="_Toc357866730"/>
      <w:bookmarkStart w:id="46" w:name="_Toc358205677"/>
      <w:r w:rsidRPr="00DF21BB">
        <w:t>服務管理</w:t>
      </w:r>
      <w:bookmarkEnd w:id="45"/>
      <w:bookmarkEnd w:id="4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7" w:name="_Toc352873098"/>
      <w:bookmarkStart w:id="48" w:name="_Toc357866731"/>
      <w:bookmarkStart w:id="49" w:name="_Toc358205678"/>
      <w:r w:rsidRPr="00DF21BB">
        <w:rPr>
          <w:rFonts w:hint="eastAsia"/>
        </w:rPr>
        <w:t>XML</w:t>
      </w:r>
      <w:bookmarkEnd w:id="47"/>
      <w:bookmarkEnd w:id="48"/>
      <w:bookmarkEnd w:id="49"/>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0" w:name="_Toc357866732"/>
      <w:bookmarkStart w:id="51" w:name="_Toc358205679"/>
      <w:proofErr w:type="spellStart"/>
      <w:r w:rsidRPr="00DF21BB">
        <w:t>X</w:t>
      </w:r>
      <w:r w:rsidR="00650611">
        <w:rPr>
          <w:rFonts w:hint="eastAsia"/>
        </w:rPr>
        <w:t>P</w:t>
      </w:r>
      <w:r w:rsidRPr="00DF21BB">
        <w:t>ath</w:t>
      </w:r>
      <w:bookmarkEnd w:id="50"/>
      <w:bookmarkEnd w:id="51"/>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2" w:name="_Toc357866733"/>
      <w:bookmarkStart w:id="53" w:name="_Toc358205680"/>
      <w:r w:rsidRPr="00DF21BB">
        <w:t>Web 3.0</w:t>
      </w:r>
      <w:bookmarkEnd w:id="52"/>
      <w:bookmarkEnd w:id="53"/>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4" w:name="_Toc357866734"/>
      <w:bookmarkStart w:id="55" w:name="_Toc358205681"/>
      <w:r w:rsidRPr="00DF21BB">
        <w:rPr>
          <w:rFonts w:hint="eastAsia"/>
        </w:rPr>
        <w:t>H</w:t>
      </w:r>
      <w:r w:rsidRPr="00DF21BB">
        <w:t>TML5</w:t>
      </w:r>
      <w:bookmarkEnd w:id="54"/>
      <w:bookmarkEnd w:id="55"/>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6" w:name="_Toc357866735"/>
      <w:bookmarkStart w:id="57" w:name="_Toc358205682"/>
      <w:bookmarkStart w:id="58" w:name="_Toc352873100"/>
      <w:r w:rsidRPr="00DF21BB">
        <w:t>自適應網頁設計</w:t>
      </w:r>
      <w:bookmarkEnd w:id="56"/>
      <w:bookmarkEnd w:id="57"/>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59" w:name="_Toc357866736"/>
      <w:bookmarkStart w:id="60"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59"/>
      <w:bookmarkEnd w:id="6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1" w:name="_Toc357866737"/>
      <w:bookmarkStart w:id="62" w:name="_Toc358205684"/>
      <w:r w:rsidRPr="00DF21BB">
        <w:rPr>
          <w:rFonts w:hint="eastAsia"/>
        </w:rPr>
        <w:t>雲端運算</w:t>
      </w:r>
      <w:bookmarkEnd w:id="58"/>
      <w:bookmarkEnd w:id="61"/>
      <w:bookmarkEnd w:id="62"/>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3" w:name="_Toc357866738"/>
      <w:bookmarkStart w:id="64" w:name="_Toc358205685"/>
      <w:r w:rsidRPr="00DF21BB">
        <w:t>雲端服務的普及度</w:t>
      </w:r>
      <w:bookmarkEnd w:id="63"/>
      <w:bookmarkEnd w:id="64"/>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5" w:name="_Toc357866739"/>
      <w:bookmarkStart w:id="66" w:name="_Toc358205686"/>
      <w:bookmarkStart w:id="67" w:name="_Toc352873101"/>
      <w:r w:rsidRPr="00DF21BB">
        <w:t>多國語系應用程式</w:t>
      </w:r>
      <w:bookmarkEnd w:id="65"/>
      <w:bookmarkEnd w:id="66"/>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8" w:name="_Toc357866740"/>
      <w:bookmarkStart w:id="69" w:name="_Toc358205687"/>
      <w:r w:rsidRPr="00DF21BB">
        <w:rPr>
          <w:rFonts w:hint="eastAsia"/>
        </w:rPr>
        <w:t>其他相關研究</w:t>
      </w:r>
      <w:bookmarkEnd w:id="67"/>
      <w:bookmarkEnd w:id="68"/>
      <w:bookmarkEnd w:id="69"/>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0" w:name="_Toc352873102"/>
      <w:bookmarkStart w:id="71" w:name="_Toc357866741"/>
      <w:bookmarkStart w:id="72" w:name="_Toc358205688"/>
      <w:r w:rsidRPr="00DF21BB">
        <w:rPr>
          <w:rFonts w:hint="eastAsia"/>
        </w:rPr>
        <w:lastRenderedPageBreak/>
        <w:t>研究方法</w:t>
      </w:r>
      <w:bookmarkEnd w:id="70"/>
      <w:bookmarkEnd w:id="71"/>
      <w:bookmarkEnd w:id="72"/>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3" w:name="_Toc357866742"/>
      <w:bookmarkStart w:id="74" w:name="_Toc358205689"/>
      <w:r w:rsidRPr="00DF21BB">
        <w:rPr>
          <w:rFonts w:hint="eastAsia"/>
        </w:rPr>
        <w:t>研究流程與步驟</w:t>
      </w:r>
      <w:bookmarkEnd w:id="73"/>
      <w:bookmarkEnd w:id="74"/>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5" w:name="_Ref231585791"/>
      <w:bookmarkStart w:id="76" w:name="_Ref231585787"/>
      <w:bookmarkStart w:id="77"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5"/>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6"/>
      <w:bookmarkEnd w:id="77"/>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8" w:name="_Toc357866743"/>
      <w:bookmarkStart w:id="79" w:name="_Toc358205690"/>
      <w:r w:rsidRPr="00DF21BB">
        <w:t>系統建置流程</w:t>
      </w:r>
      <w:bookmarkEnd w:id="78"/>
      <w:bookmarkEnd w:id="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0" w:name="_Ref215177975"/>
      <w:bookmarkStart w:id="81"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0"/>
      <w:r w:rsidRPr="00DF21BB">
        <w:rPr>
          <w:rFonts w:hint="eastAsia"/>
        </w:rPr>
        <w:t xml:space="preserve"> </w:t>
      </w:r>
      <w:r w:rsidRPr="00DF21BB">
        <w:rPr>
          <w:rFonts w:hint="eastAsia"/>
        </w:rPr>
        <w:t>雲端部署架構示意圖</w:t>
      </w:r>
      <w:bookmarkEnd w:id="81"/>
    </w:p>
    <w:p w14:paraId="7D36D1AF" w14:textId="62AC1554" w:rsidR="004448E1" w:rsidRPr="00DF21BB" w:rsidRDefault="000A56A6" w:rsidP="003A0BF2">
      <w:pPr>
        <w:pStyle w:val="2"/>
      </w:pPr>
      <w:bookmarkStart w:id="82" w:name="_Toc282101872"/>
      <w:bookmarkStart w:id="83" w:name="_Toc352873106"/>
      <w:bookmarkStart w:id="84" w:name="_Toc357866744"/>
      <w:bookmarkStart w:id="85" w:name="_Toc358205691"/>
      <w:r w:rsidRPr="00DF21BB">
        <w:rPr>
          <w:rFonts w:hint="eastAsia"/>
        </w:rPr>
        <w:t>系統需求分析與設計</w:t>
      </w:r>
      <w:bookmarkEnd w:id="82"/>
      <w:bookmarkEnd w:id="83"/>
      <w:bookmarkEnd w:id="84"/>
      <w:bookmarkEnd w:id="8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6" w:name="_Toc352873107"/>
      <w:bookmarkStart w:id="87" w:name="_Toc357866745"/>
      <w:bookmarkStart w:id="88" w:name="_Toc358205692"/>
      <w:r w:rsidRPr="00DF21BB">
        <w:rPr>
          <w:rFonts w:hint="eastAsia"/>
        </w:rPr>
        <w:t>需求分析</w:t>
      </w:r>
      <w:bookmarkEnd w:id="86"/>
      <w:bookmarkEnd w:id="87"/>
      <w:r w:rsidR="00626AC2" w:rsidRPr="00626AC2">
        <w:rPr>
          <w:rFonts w:hint="eastAsia"/>
        </w:rPr>
        <w:t>與系統架構</w:t>
      </w:r>
      <w:bookmarkEnd w:id="88"/>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4B452FEF" w:rsidR="00B557AE" w:rsidRPr="00DF21BB" w:rsidRDefault="0095154D" w:rsidP="00DB7C26">
      <w:pPr>
        <w:pStyle w:val="ae"/>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w:t>
      </w:r>
      <w:proofErr w:type="gramStart"/>
      <w:r w:rsidR="00B557AE"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lastRenderedPageBreak/>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89" w:name="_Toc357866746"/>
      <w:bookmarkStart w:id="90" w:name="_Toc358205693"/>
      <w:r w:rsidRPr="00DF21BB">
        <w:rPr>
          <w:rFonts w:hint="eastAsia"/>
        </w:rPr>
        <w:t>系統分析與設計</w:t>
      </w:r>
      <w:bookmarkEnd w:id="89"/>
      <w:bookmarkEnd w:id="90"/>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40A2C080"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w:t>
      </w:r>
      <w:r w:rsidRPr="00DF21BB">
        <w:rPr>
          <w:lang w:val="en"/>
        </w:rPr>
        <w:lastRenderedPageBreak/>
        <w:t>療機構代碼</w:t>
      </w:r>
      <w:r w:rsidR="00E30B48">
        <w:rPr>
          <w:rFonts w:hint="eastAsia"/>
          <w:lang w:val="en"/>
        </w:rPr>
        <w:t>」</w:t>
      </w:r>
    </w:p>
    <w:p w14:paraId="4FB01BE4" w14:textId="3C8BBA2E"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r w:rsidR="00E30B48">
        <w:rPr>
          <w:rFonts w:hint="eastAsia"/>
          <w:lang w:val="en"/>
        </w:rPr>
        <w:t>「</w:t>
      </w:r>
      <w:proofErr w:type="spellStart"/>
      <w:r w:rsidRPr="00DF21BB">
        <w:rPr>
          <w:lang w:val="en"/>
        </w:rPr>
        <w:t>cda</w:t>
      </w:r>
      <w:proofErr w:type="spellEnd"/>
      <w:r w:rsidRPr="00DF21BB">
        <w:rPr>
          <w:lang w:val="en"/>
        </w:rPr>
        <w:t>_</w:t>
      </w:r>
      <w:bookmarkStart w:id="91" w:name="_GoBack"/>
      <w:bookmarkEnd w:id="91"/>
      <w:r w:rsidRPr="00DF21BB">
        <w:rPr>
          <w:lang w:val="en"/>
        </w:rPr>
        <w:t>__</w:t>
      </w:r>
      <w:r w:rsidRPr="00DF21BB">
        <w:rPr>
          <w:lang w:val="en"/>
        </w:rPr>
        <w:t>單張代碼</w:t>
      </w:r>
      <w:r w:rsidR="00E30B48">
        <w:rPr>
          <w:rFonts w:hint="eastAsia"/>
          <w:lang w:val="en"/>
        </w:rPr>
        <w:t>」</w:t>
      </w:r>
    </w:p>
    <w:p w14:paraId="1AB20AAA" w14:textId="57724E4D" w:rsidR="00C60459" w:rsidRPr="00DF21BB" w:rsidRDefault="00C60459" w:rsidP="00DB7C26">
      <w:pPr>
        <w:pStyle w:val="ae"/>
        <w:numPr>
          <w:ilvl w:val="0"/>
          <w:numId w:val="19"/>
        </w:numPr>
        <w:ind w:leftChars="0" w:firstLineChars="0"/>
      </w:pPr>
      <w:r w:rsidRPr="00DF21BB">
        <w:rPr>
          <w:lang w:val="en"/>
        </w:rPr>
        <w:t>若為通用樣板檔，則以此種方式命名：</w:t>
      </w:r>
      <w:r w:rsidR="00E30B48">
        <w:rPr>
          <w:rFonts w:hint="eastAsia"/>
          <w:lang w:val="en"/>
        </w:rPr>
        <w:t>「</w:t>
      </w:r>
      <w:proofErr w:type="spellStart"/>
      <w:r w:rsidRPr="00DF21BB">
        <w:rPr>
          <w:lang w:val="en"/>
        </w:rPr>
        <w:t>cdaDemo</w:t>
      </w:r>
      <w:proofErr w:type="spellEnd"/>
      <w:r w:rsidR="00E30B48">
        <w:rPr>
          <w:rFonts w:hint="eastAsia"/>
          <w:lang w:val="en"/>
        </w:rPr>
        <w:t>」</w:t>
      </w:r>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4330FC">
        <w:rPr>
          <w:lang w:val="en"/>
        </w:rPr>
        <w:br/>
      </w:r>
      <w:r w:rsidR="00DA7E3F">
        <w:lastRenderedPageBreak/>
        <w:t>/&lt;\?</w:t>
      </w:r>
      <w:proofErr w:type="gramStart"/>
      <w:r w:rsidR="00DA7E3F">
        <w:t>xml[</w:t>
      </w:r>
      <w:proofErr w:type="gramEnd"/>
      <w:r w:rsidR="00DA7E3F">
        <w:t>^?&gt;]+\?&gt;\s*(&lt;\?xml-stylesheet[^\?]+\?&gt;)</w:t>
      </w:r>
      <w:proofErr w:type="gramStart"/>
      <w:r w:rsidR="00DA7E3F">
        <w: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w:t>
      </w:r>
      <w:r w:rsidRPr="00DF21BB">
        <w:rPr>
          <w:rFonts w:hint="eastAsia"/>
        </w:rPr>
        <w:lastRenderedPageBreak/>
        <w:t>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w:t>
      </w:r>
      <w:r w:rsidRPr="00DF21BB">
        <w:rPr>
          <w:rFonts w:hint="eastAsia"/>
        </w:rPr>
        <w:lastRenderedPageBreak/>
        <w:t>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8205694"/>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lastRenderedPageBreak/>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lastRenderedPageBreak/>
        <w:t>樣板</w:t>
      </w:r>
      <w:proofErr w:type="gramStart"/>
      <w:r>
        <w:rPr>
          <w:rFonts w:hint="eastAsia"/>
        </w:rPr>
        <w:t>檔</w:t>
      </w:r>
      <w:proofErr w:type="gramEnd"/>
      <w:r>
        <w:rPr>
          <w:rFonts w:hint="eastAsia"/>
        </w:rPr>
        <w:t>編輯器</w:t>
      </w:r>
      <w:bookmarkEnd w:id="139"/>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0"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40"/>
      <w:r>
        <w:rPr>
          <w:rFonts w:hint="eastAsia"/>
        </w:rPr>
        <w:t xml:space="preserve"> </w:t>
      </w:r>
      <w:r w:rsidR="00AE7CF3">
        <w:rPr>
          <w:rFonts w:hint="eastAsia"/>
        </w:rPr>
        <w:t>編輯器主畫面</w:t>
      </w:r>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1"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1"/>
      <w:r>
        <w:rPr>
          <w:rFonts w:hint="eastAsia"/>
        </w:rPr>
        <w:t xml:space="preserve"> </w:t>
      </w:r>
      <w:r w:rsidR="005F6B04">
        <w:rPr>
          <w:rFonts w:hint="eastAsia"/>
        </w:rPr>
        <w:t>區塊編輯畫面</w:t>
      </w:r>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lastRenderedPageBreak/>
        <w:t>樣板</w:t>
      </w:r>
      <w:proofErr w:type="gramStart"/>
      <w:r w:rsidRPr="00DF21BB">
        <w:t>檔</w:t>
      </w:r>
      <w:proofErr w:type="gramEnd"/>
      <w:r w:rsidRPr="00DF21BB">
        <w:t>編輯</w:t>
      </w:r>
      <w:bookmarkEnd w:id="144"/>
      <w:bookmarkEnd w:id="145"/>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6" w:name="_Toc358205729"/>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6"/>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7"/>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lastRenderedPageBreak/>
        <w:t>檢視器存取能力</w:t>
      </w:r>
      <w:bookmarkEnd w:id="15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4"/>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lastRenderedPageBreak/>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lastRenderedPageBreak/>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lastRenderedPageBreak/>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lastRenderedPageBreak/>
        <w:t>參考文獻</w:t>
      </w:r>
      <w:bookmarkEnd w:id="170"/>
      <w:bookmarkEnd w:id="171"/>
      <w:bookmarkEnd w:id="172"/>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f"/>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9"/>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9"/>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9"/>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9"/>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9"/>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9"/>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9"/>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9"/>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9"/>
        <w:spacing w:after="90"/>
        <w:ind w:left="680" w:hanging="680"/>
        <w:rPr>
          <w:rFonts w:ascii="STKaiti" w:hAnsi="STKaiti" w:hint="eastAsia"/>
          <w:noProof/>
        </w:rPr>
      </w:pPr>
      <w:bookmarkStart w:id="184"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9"/>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9"/>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9"/>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f"/>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9"/>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9"/>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f"/>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9"/>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9"/>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9"/>
        <w:spacing w:after="90"/>
        <w:ind w:left="680" w:hanging="680"/>
        <w:rPr>
          <w:rFonts w:ascii="STKaiti" w:hAnsi="STKaiti" w:hint="eastAsia"/>
          <w:noProof/>
        </w:rPr>
      </w:pPr>
      <w:bookmarkStart w:id="197"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9"/>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9"/>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f"/>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f"/>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9"/>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9"/>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9"/>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9"/>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9"/>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9"/>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9"/>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9"/>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9"/>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9"/>
        <w:spacing w:after="90"/>
        <w:ind w:left="680" w:hanging="680"/>
        <w:rPr>
          <w:rFonts w:ascii="STKaiti" w:hAnsi="STKaiti" w:hint="eastAsia"/>
          <w:noProof/>
        </w:rPr>
      </w:pPr>
      <w:bookmarkStart w:id="214"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9"/>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9"/>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9"/>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9"/>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9"/>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9"/>
        <w:spacing w:after="90"/>
        <w:ind w:left="680" w:hanging="680"/>
        <w:rPr>
          <w:rFonts w:ascii="STKaiti" w:hAnsi="STKaiti" w:hint="eastAsia"/>
          <w:noProof/>
        </w:rPr>
      </w:pPr>
    </w:p>
    <w:p w14:paraId="3363FD39" w14:textId="7E1DAECA"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4EAB6" w14:textId="77777777" w:rsidR="00700C15" w:rsidRPr="004E20EA" w:rsidRDefault="00700C15" w:rsidP="004E4C6B">
      <w:pPr>
        <w:ind w:firstLine="560"/>
      </w:pPr>
      <w:r w:rsidRPr="004E20EA">
        <w:separator/>
      </w:r>
    </w:p>
  </w:endnote>
  <w:endnote w:type="continuationSeparator" w:id="0">
    <w:p w14:paraId="70FEE4EA" w14:textId="77777777" w:rsidR="00700C15" w:rsidRPr="004E20EA" w:rsidRDefault="00700C15"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153BD4" w:rsidRDefault="00153BD4"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153BD4" w:rsidRDefault="00153BD4"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153BD4" w:rsidRDefault="00153BD4"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E30B48" w:rsidRPr="00E30B48">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E30B48" w:rsidRPr="00E30B48">
      <w:rPr>
        <w:noProof/>
        <w:lang w:val="zh-TW"/>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E30B48" w:rsidRPr="00E30B48">
      <w:rPr>
        <w:noProof/>
        <w:lang w:val="zh-TW"/>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153BD4" w:rsidRDefault="00153BD4" w:rsidP="00270E46">
    <w:pPr>
      <w:pStyle w:val="a5"/>
      <w:ind w:firstLineChars="0" w:firstLine="0"/>
      <w:jc w:val="center"/>
      <w:rPr>
        <w:lang w:eastAsia="zh-TW"/>
      </w:rPr>
    </w:pPr>
    <w:r>
      <w:fldChar w:fldCharType="begin"/>
    </w:r>
    <w:r>
      <w:instrText>PAGE   \* MERGEFORMAT</w:instrText>
    </w:r>
    <w:r>
      <w:fldChar w:fldCharType="separate"/>
    </w:r>
    <w:r w:rsidR="00E30B48" w:rsidRPr="00E30B48">
      <w:rPr>
        <w:noProof/>
        <w:lang w:val="zh-TW"/>
      </w:rPr>
      <w:t>2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19D75E" w14:textId="77777777" w:rsidR="00700C15" w:rsidRPr="004E20EA" w:rsidRDefault="00700C15" w:rsidP="004E4C6B">
      <w:pPr>
        <w:ind w:firstLine="560"/>
      </w:pPr>
      <w:r w:rsidRPr="004E20EA">
        <w:separator/>
      </w:r>
    </w:p>
  </w:footnote>
  <w:footnote w:type="continuationSeparator" w:id="0">
    <w:p w14:paraId="1DB711E3" w14:textId="77777777" w:rsidR="00700C15" w:rsidRPr="004E20EA" w:rsidRDefault="00700C15"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153BD4" w:rsidRDefault="00153BD4"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153BD4" w:rsidRDefault="00153BD4"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153BD4" w:rsidRDefault="00153BD4"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153BD4" w:rsidRDefault="00153BD4"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153BD4" w:rsidRDefault="00153BD4"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153BD4" w:rsidRDefault="00153BD4"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153BD4" w:rsidRDefault="00153BD4"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0C15"/>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316"/>
    <w:rsid w:val="0094778D"/>
    <w:rsid w:val="00950AD0"/>
    <w:rsid w:val="0095154D"/>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allowance.aspx" TargetMode="External"/><Relationship Id="rId55" Type="http://schemas.openxmlformats.org/officeDocument/2006/relationships/hyperlink" Target="http://eec.doh.gov.tw/EEC_handouts.pdf" TargetMode="External"/><Relationship Id="rId63"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zh-tw/%E7%94%B5%E5%AD%90%E7%97%85%E5%8E%86" TargetMode="External"/><Relationship Id="rId58" Type="http://schemas.openxmlformats.org/officeDocument/2006/relationships/hyperlink" Target="http://readwrite.com/2007/08/07/eric_schmidt_defines_web_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wiki/%E9%9B%B2%E7%AB%AF%E9%81%8B%E7%AE%97"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zh.wikipedia.org/wiki/XML" TargetMode="External"/><Relationship Id="rId64"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hyperlink" Target="http://video.udn.com/video/Item/ItemPage.do?sno=324-233-2B3-2F3-2B3d4-233-2B3d3d3b34324-233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www.medlib.am/Fulltexts/The%20CDA%20TM%20BOOK%202011.pdf" TargetMode="External"/><Relationship Id="rId62"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introduction.aspx" TargetMode="External"/><Relationship Id="rId57" Type="http://schemas.openxmlformats.org/officeDocument/2006/relationships/hyperlink" Target="http://www.zdnet.com/blog/btl/technet-summit-the-new-era-of-innovation/3959"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www.digitimes.com.tw/tw/dt/n/shwnws.asp?CnlID=10&amp;Cat=35&amp;id=303217" TargetMode="External"/><Relationship Id="rId60" Type="http://schemas.openxmlformats.org/officeDocument/2006/relationships/hyperlink" Target="http://zh.wikipedia.org/wiki/HTML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5741179-5BF1-4C2B-810B-4692EC7F7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63</Pages>
  <Words>10461</Words>
  <Characters>59628</Characters>
  <Application>Microsoft Office Word</Application>
  <DocSecurity>0</DocSecurity>
  <Lines>496</Lines>
  <Paragraphs>139</Paragraphs>
  <ScaleCrop>false</ScaleCrop>
  <Manager/>
  <Company/>
  <LinksUpToDate>false</LinksUpToDate>
  <CharactersWithSpaces>6995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40</cp:revision>
  <cp:lastPrinted>2013-06-05T06:30:00Z</cp:lastPrinted>
  <dcterms:created xsi:type="dcterms:W3CDTF">2013-01-07T14:15:00Z</dcterms:created>
  <dcterms:modified xsi:type="dcterms:W3CDTF">2013-06-20T11: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